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8CEE2" w14:textId="3C30E53A" w:rsidR="007D14A5" w:rsidRDefault="007D14A5" w:rsidP="00B448CE">
      <w:pPr>
        <w:pStyle w:val="Heading1"/>
      </w:pPr>
      <w:bookmarkStart w:id="0" w:name="_Toc510712051"/>
      <w:r>
        <w:t>Title</w:t>
      </w:r>
    </w:p>
    <w:p w14:paraId="3AD6BB9C" w14:textId="77777777" w:rsidR="007D14A5" w:rsidRPr="007D14A5" w:rsidRDefault="007D14A5" w:rsidP="007D14A5"/>
    <w:p w14:paraId="2370B806" w14:textId="10A1F460" w:rsidR="007B68C8" w:rsidRDefault="007B68C8" w:rsidP="00B448CE">
      <w:pPr>
        <w:pStyle w:val="Heading1"/>
      </w:pPr>
      <w:r>
        <w:t>Abstract</w:t>
      </w:r>
    </w:p>
    <w:p w14:paraId="7F98A4F7" w14:textId="65DCF7C8" w:rsidR="007B68C8" w:rsidRDefault="007B68C8" w:rsidP="007B68C8"/>
    <w:p w14:paraId="691A91D7" w14:textId="3B59CB4F" w:rsidR="007D14A5" w:rsidRDefault="007D14A5" w:rsidP="007B68C8"/>
    <w:p w14:paraId="7ED9663E" w14:textId="753462D7" w:rsidR="007D14A5" w:rsidRDefault="007D14A5" w:rsidP="007B68C8"/>
    <w:p w14:paraId="75C0B7EE" w14:textId="7D5D1FF7" w:rsidR="007D14A5" w:rsidRDefault="007D14A5" w:rsidP="007B68C8"/>
    <w:p w14:paraId="78A04655" w14:textId="37B7119B" w:rsidR="007D14A5" w:rsidRDefault="007D14A5" w:rsidP="007B68C8"/>
    <w:p w14:paraId="052B425A" w14:textId="679D1E68" w:rsidR="007D14A5" w:rsidRDefault="007D14A5" w:rsidP="007B68C8"/>
    <w:p w14:paraId="11A45FF7" w14:textId="77777777" w:rsidR="007D14A5" w:rsidRDefault="007D14A5" w:rsidP="007B68C8"/>
    <w:p w14:paraId="3F15A368" w14:textId="67F00FBD" w:rsidR="007B68C8" w:rsidRDefault="007B68C8" w:rsidP="007B68C8">
      <w:r>
        <w:t xml:space="preserve">Intended journal: Polar Biology </w:t>
      </w:r>
    </w:p>
    <w:p w14:paraId="67583EF0" w14:textId="07ED304A"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 Priest, J. T., T. Sutton, F. Mueter, S. Raborn. 2019.  Title. Polar Biology</w:t>
      </w:r>
    </w:p>
    <w:p w14:paraId="52C85A8F" w14:textId="7DB853B8" w:rsidR="00B448CE" w:rsidRPr="004F14B7" w:rsidRDefault="00B448CE" w:rsidP="00B448CE">
      <w:pPr>
        <w:pStyle w:val="Heading1"/>
      </w:pPr>
      <w:r w:rsidRPr="004F14B7">
        <w:lastRenderedPageBreak/>
        <w:t>Introduction</w:t>
      </w:r>
      <w:bookmarkEnd w:id="0"/>
    </w:p>
    <w:p w14:paraId="7FEF03C4" w14:textId="77E0923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expected to increase 30–50% </w:t>
      </w:r>
      <w:r w:rsidR="00725AEC">
        <w:rPr>
          <w:rFonts w:cs="Times New Roman"/>
        </w:rPr>
        <w:t xml:space="preserve">and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04F6F180"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58CC6713"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r w:rsidR="00ED2947" w:rsidRPr="007C2BDC">
        <w:rPr>
          <w:rFonts w:cs="Times New Roman"/>
          <w:i/>
        </w:rPr>
        <w:t xml:space="preserve">Coregonus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A63EF4">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D2947">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957524">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and Gottschalk </w:t>
      </w:r>
      <w:r w:rsidR="00ED2947" w:rsidRPr="00502B1B">
        <w:rPr>
          <w:rFonts w:cs="Times New Roman"/>
          <w:noProof/>
        </w:rPr>
        <w:lastRenderedPageBreak/>
        <w:t>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Arctic Cod play a key linkage between abundant zooplankton such as calanoid copepods and amphipods and higher trophic organisms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r w:rsidR="00ED2947">
        <w:rPr>
          <w:rFonts w:cs="Times New Roman"/>
        </w:rPr>
        <w:t xml:space="preserve">Arctic Cod </w:t>
      </w:r>
      <w:r w:rsidR="00616E82">
        <w:rPr>
          <w:rFonts w:cs="Times New Roman"/>
        </w:rPr>
        <w:t xml:space="preserve">also </w:t>
      </w:r>
      <w:r w:rsidR="00ED2947">
        <w:rPr>
          <w:rFonts w:cs="Times New Roman"/>
        </w:rPr>
        <w:t>undertake migratory behavior</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A63EF4">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437C6BCD"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957524">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957524">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42E009E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2D61EF6C"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species richness and rare species presence over tim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changes over time.</w:t>
      </w:r>
      <w:r w:rsidR="00C40330">
        <w:rPr>
          <w:rFonts w:cs="Times New Roman"/>
        </w:rPr>
        <w:t xml:space="preserve"> Given the importance of nearshore Arctic fishes to terrestrial and marine ecosystems and to local subsistence users, it is important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7A3EB7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B24AD0">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w:t>
      </w:r>
      <w:r w:rsidR="004C4E6F" w:rsidRPr="00B93F33">
        <w:rPr>
          <w:rFonts w:cs="Times New Roman"/>
        </w:rPr>
        <w:lastRenderedPageBreak/>
        <w:t xml:space="preserve">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27D650DA"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w:t>
      </w:r>
      <w:r w:rsidR="001B26E3" w:rsidRPr="009A6E95" w:rsidDel="00541B31">
        <w:rPr>
          <w:rFonts w:cs="Times New Roman"/>
        </w:rPr>
        <w:lastRenderedPageBreak/>
        <w:t>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commentRangeStart w:id="1"/>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commentRangeEnd w:id="1"/>
      <w:r w:rsidR="008656B6">
        <w:rPr>
          <w:rStyle w:val="CommentReference"/>
        </w:rPr>
        <w:commentReference w:id="1"/>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bookmarkStart w:id="2" w:name="_GoBack"/>
      <w:bookmarkEnd w:id="2"/>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lastRenderedPageBreak/>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3"/>
      <w:commentRangeStart w:id="4"/>
      <w:commentRangeStart w:id="5"/>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3"/>
      <w:r w:rsidR="0029045D">
        <w:rPr>
          <w:rStyle w:val="CommentReference"/>
        </w:rPr>
        <w:commentReference w:id="3"/>
      </w:r>
      <w:commentRangeEnd w:id="4"/>
      <w:r w:rsidR="0029045D">
        <w:rPr>
          <w:rStyle w:val="CommentReference"/>
        </w:rPr>
        <w:commentReference w:id="4"/>
      </w:r>
      <w:commentRangeEnd w:id="5"/>
      <w:r w:rsidR="008656B6">
        <w:rPr>
          <w:rStyle w:val="CommentReference"/>
        </w:rPr>
        <w:commentReference w:id="5"/>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B24AD0"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6"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6"/>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w:t>
      </w:r>
      <w:r w:rsidR="00DC30B1">
        <w:rPr>
          <w:rFonts w:eastAsiaTheme="minorEastAsia" w:cs="Times New Roman"/>
        </w:rPr>
        <w:lastRenderedPageBreak/>
        <w:t xml:space="preserve">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B24AD0"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05B2FDD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789839F0" w:rsidR="009F6352" w:rsidRPr="009F6352" w:rsidRDefault="00B24AD0"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w:t>
      </w:r>
      <w:r w:rsidR="00C31A77">
        <w:rPr>
          <w:rFonts w:eastAsiaTheme="minorEastAsia" w:cs="Times New Roman"/>
        </w:rPr>
        <w:lastRenderedPageBreak/>
        <w:t>models</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7"/>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7"/>
      <w:r w:rsidR="006A6D41">
        <w:rPr>
          <w:rStyle w:val="CommentReference"/>
        </w:rPr>
        <w:commentReference w:id="7"/>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3D41C2E1"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w:t>
      </w:r>
      <w:r>
        <w:rPr>
          <w:rFonts w:cs="Times New Roman"/>
        </w:rPr>
        <w:lastRenderedPageBreak/>
        <w:t>(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7C5D385F"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w:t>
      </w:r>
      <w:r w:rsidR="000F07F6">
        <w:rPr>
          <w:rFonts w:cs="Times New Roman"/>
        </w:rPr>
        <w:lastRenderedPageBreak/>
        <w:t xml:space="preserve">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8" w:name="_Hlk16262055"/>
        <m:r>
          <w:rPr>
            <w:rFonts w:ascii="Cambria Math" w:hAnsi="Cambria Math" w:cs="Times New Roman"/>
          </w:rPr>
          <m:t>ear</m:t>
        </m:r>
      </m:oMath>
      <w:bookmarkEnd w:id="8"/>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9"/>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9"/>
      <w:r w:rsidR="00EF17F0">
        <w:rPr>
          <w:rStyle w:val="CommentReference"/>
        </w:rPr>
        <w:commentReference w:id="9"/>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0"/>
      <w:r w:rsidR="00EF17F0">
        <w:t xml:space="preserve">was significantly different among stations </w:t>
      </w:r>
      <w:commentRangeEnd w:id="10"/>
      <w:r w:rsidR="006A6D41">
        <w:rPr>
          <w:rStyle w:val="CommentReference"/>
        </w:rPr>
        <w:commentReference w:id="10"/>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w:t>
      </w:r>
      <w:r>
        <w:lastRenderedPageBreak/>
        <w:t xml:space="preserve">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Threespin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Ninespin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00B143BB" w:rsidR="009A6DBC" w:rsidRDefault="008E2E3F" w:rsidP="009A6DBC">
      <w:pPr>
        <w:ind w:firstLine="720"/>
      </w:pPr>
      <w:r>
        <w:lastRenderedPageBreak/>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w:t>
      </w:r>
      <w:commentRangeStart w:id="11"/>
      <w:r w:rsidR="009A6DBC">
        <w:t>three showed weak support of structural breaks</w:t>
      </w:r>
      <w:commentRangeEnd w:id="11"/>
      <w:r w:rsidR="00221E26">
        <w:rPr>
          <w:rStyle w:val="CommentReference"/>
        </w:rPr>
        <w:commentReference w:id="11"/>
      </w:r>
      <w:r w:rsidR="009A6DBC">
        <w:t xml:space="preserve">, with the Bayesian Information Criterion </w:t>
      </w:r>
      <w:r w:rsidR="00B56D4B">
        <w:t xml:space="preserve">for these three </w:t>
      </w:r>
      <w:r w:rsidR="009A6DBC">
        <w:t xml:space="preserve">slightly lowest at one optimal breakpoint.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Dolly Varden</w:t>
      </w:r>
      <w:r w:rsidR="0043402C">
        <w:t xml:space="preserve"> </w:t>
      </w:r>
      <w:r w:rsidR="0043402C" w:rsidRPr="0043402C">
        <w:rPr>
          <w:i/>
        </w:rPr>
        <w:t xml:space="preserve">Salvelinus </w:t>
      </w:r>
      <w:proofErr w:type="spellStart"/>
      <w:r w:rsidR="0043402C" w:rsidRPr="0043402C">
        <w:rPr>
          <w:i/>
        </w:rPr>
        <w:t>malma</w:t>
      </w:r>
      <w:proofErr w:type="spellEnd"/>
      <w:r w:rsidR="006F7CCE">
        <w:t xml:space="preserve">, Fourhorn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Dolly Varden</w:t>
      </w:r>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41461961" w14:textId="39486618" w:rsidR="00221E26" w:rsidRDefault="00221E26" w:rsidP="008961CE">
      <w:pPr>
        <w:ind w:firstLine="720"/>
      </w:pPr>
    </w:p>
    <w:p w14:paraId="298187FA" w14:textId="77777777" w:rsidR="00221E26" w:rsidRDefault="00221E26" w:rsidP="008961CE">
      <w:pPr>
        <w:ind w:firstLine="720"/>
      </w:pPr>
    </w:p>
    <w:p w14:paraId="5A7119F8" w14:textId="77777777" w:rsidR="0046795D" w:rsidRDefault="0046795D" w:rsidP="0046795D">
      <w:pPr>
        <w:pStyle w:val="Heading1"/>
      </w:pPr>
      <w:r>
        <w:lastRenderedPageBreak/>
        <w:t>Discussion</w:t>
      </w:r>
    </w:p>
    <w:p w14:paraId="5BCBF4B2" w14:textId="37138C8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Fourhorn Sculpin, Broad Whitefish, </w:t>
      </w:r>
      <w:proofErr w:type="spellStart"/>
      <w:r w:rsidR="0088638D">
        <w:t>etc</w:t>
      </w:r>
      <w:proofErr w:type="spellEnd"/>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 xml:space="preserve">; </w:t>
      </w:r>
      <w:r w:rsidR="00616F59">
        <w:fldChar w:fldCharType="begin" w:fldLock="1"/>
      </w:r>
      <w:r w:rsidR="00616F59">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2","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4","issue":"1","issued":{"date-parts":[["1992"]]},"page":"1-12","title":"Modeling of in situ temperature and growth relationships for yearling Broad Whitefish in Prudhoe Bay, Alaska","type":"article-journal","volume":"121"},"uris":["http://www.mendeley.com/documents/?uuid=1a7274b6-7b15-4491-a999-fe7bd10c3630"]},{"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1993, 1995; Laurel et al. 2016; Vestfals et al. 2019)","manualFormatting":"Fechhelm et al. 1992, 1993, 1995; Laurel et al. 2016; Vestfals et al. 2019)","plainTextFormattedCitation":"(Fechhelm et al. 1992, 1993, 1995; Laurel et al. 2016; Vestfals et al. 2019)","previouslyFormattedCitation":"(Fechhelm et al. 1992, 1993, 1995; Laurel et al. 2016; Vestfals et al. 2019)"},"properties":{"noteIndex":0},"schema":"https://github.com/citation-style-language/schema/raw/master/csl-citation.json"}</w:instrText>
      </w:r>
      <w:r w:rsidR="00616F59">
        <w:fldChar w:fldCharType="separate"/>
      </w:r>
      <w:r w:rsidR="00616F59" w:rsidRPr="00E14403">
        <w:rPr>
          <w:noProof/>
        </w:rPr>
        <w:t>Fechhelm et al. 1992, 1993, 1995; Laurel et al. 2016; Vestfals et al. 2019)</w:t>
      </w:r>
      <w:r w:rsidR="00616F59">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0640BC67" w:rsidR="009166E4" w:rsidRDefault="001775F4" w:rsidP="00D12593">
      <w:pPr>
        <w:ind w:firstLine="720"/>
      </w:pPr>
      <w:r>
        <w:t xml:space="preserve">Our study found that species richness increased significantly from 2001-2018 in Prudhoe Bay, Alaska, at a rate of </w:t>
      </w:r>
      <w:commentRangeStart w:id="12"/>
      <w:commentRangeStart w:id="13"/>
      <w:r>
        <w:t>approximately one additional species per decade</w:t>
      </w:r>
      <w:commentRangeEnd w:id="12"/>
      <w:r w:rsidR="0088638D">
        <w:rPr>
          <w:rStyle w:val="CommentReference"/>
        </w:rPr>
        <w:commentReference w:id="12"/>
      </w:r>
      <w:commentRangeEnd w:id="13"/>
      <w:r w:rsidR="00547EDE">
        <w:rPr>
          <w:rStyle w:val="CommentReference"/>
        </w:rPr>
        <w:commentReference w:id="13"/>
      </w:r>
      <w:r>
        <w:t xml:space="preserve">. </w:t>
      </w:r>
      <w:r w:rsidR="00D12593">
        <w:t xml:space="preserve">Species richness </w:t>
      </w:r>
      <w:r w:rsidR="00D12593">
        <w:lastRenderedPageBreak/>
        <w:t>increased nonlinearly</w:t>
      </w:r>
      <w:r w:rsidR="00D12593" w:rsidRPr="00322188">
        <w:t xml:space="preserve"> </w:t>
      </w:r>
      <w:r w:rsidR="00D12593">
        <w:t xml:space="preserve">throughout the sampling season, tapering off at the end of the season when species richness is highest and ice coverage is lowest. </w:t>
      </w:r>
      <w:r w:rsidR="009166E4">
        <w:t xml:space="preserve">This is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commentRangeStart w:id="14"/>
      <w:r w:rsidR="0088638D">
        <w:t>The</w:t>
      </w:r>
      <w:r>
        <w:t xml:space="preserve"> 31 unique species </w:t>
      </w:r>
      <w:r w:rsidR="0088638D">
        <w:t xml:space="preserve">identified </w:t>
      </w:r>
      <w:r>
        <w:t>in this study represent</w:t>
      </w:r>
      <w:r w:rsidR="0088638D">
        <w:t>ed</w:t>
      </w:r>
      <w:r>
        <w:t xml:space="preserve"> 10% of the </w:t>
      </w:r>
      <w:r w:rsidR="00E558BF">
        <w:t xml:space="preserve">approximately </w:t>
      </w:r>
      <w:r>
        <w:t xml:space="preserve">310 fish species known to inhabit the Arctic Ocean (Mecklenburg et al. 2011; </w:t>
      </w:r>
      <w:proofErr w:type="spellStart"/>
      <w:r>
        <w:t>Reist</w:t>
      </w:r>
      <w:proofErr w:type="spellEnd"/>
      <w:r>
        <w:t xml:space="preserve"> et al. 2006). </w:t>
      </w:r>
      <w:commentRangeEnd w:id="14"/>
      <w:r w:rsidR="0088638D">
        <w:rPr>
          <w:rStyle w:val="CommentReference"/>
        </w:rPr>
        <w:commentReference w:id="14"/>
      </w:r>
      <w:r w:rsidR="00D12593">
        <w:t xml:space="preserve">The increase in number of species caught is due to shifts in distributions of Arctic fish species and increases in local ranges, as species from lower latitudes of </w:t>
      </w:r>
      <w:commentRangeStart w:id="15"/>
      <w:commentRangeStart w:id="16"/>
      <w:r w:rsidR="00D12593">
        <w:t>Arctic Alaska expand their range northward</w:t>
      </w:r>
      <w:commentRangeEnd w:id="15"/>
      <w:r w:rsidR="0088638D">
        <w:rPr>
          <w:rStyle w:val="CommentReference"/>
        </w:rPr>
        <w:commentReference w:id="15"/>
      </w:r>
      <w:commentRangeEnd w:id="16"/>
      <w:r w:rsidR="00547EDE">
        <w:rPr>
          <w:rStyle w:val="CommentReference"/>
        </w:rPr>
        <w:commentReference w:id="16"/>
      </w:r>
      <w:r w:rsidR="009166E4">
        <w:t>. It is plausible to expect</w:t>
      </w:r>
      <w:r>
        <w:t xml:space="preserve"> that </w:t>
      </w:r>
      <w:r w:rsidR="009166E4">
        <w:t xml:space="preserve">given documented northward distribution shifts of </w:t>
      </w:r>
      <w:r>
        <w:t xml:space="preserve">species from lower latitudes of Arctic Alaska, </w:t>
      </w:r>
      <w:r w:rsidR="009166E4">
        <w:t xml:space="preserve">there is the </w:t>
      </w:r>
      <w:r>
        <w:t>potential</w:t>
      </w:r>
      <w:r w:rsidR="009166E4">
        <w:t xml:space="preserve"> for further </w:t>
      </w:r>
      <w:r>
        <w:t>increases in species richness</w:t>
      </w:r>
      <w:r w:rsidR="005F485C">
        <w:t xml:space="preserve"> in the Beaufort Sea</w:t>
      </w:r>
      <w:r>
        <w:t xml:space="preserve"> </w:t>
      </w:r>
      <w:r>
        <w:fldChar w:fldCharType="begin" w:fldLock="1"/>
      </w:r>
      <w:r w:rsidR="005F485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mendeley":{"formattedCitation":"(Grebmeier et al. 2006; Mueter and Litzow 2008)","plainTextFormattedCitation":"(Grebmeier et al. 2006; Mueter and Litzow 2008)","previouslyFormattedCitation":"(Grebmeier et al. 2006; Mueter and Litzow 2008)"},"properties":{"noteIndex":0},"schema":"https://github.com/citation-style-language/schema/raw/master/csl-citation.json"}</w:instrText>
      </w:r>
      <w:r>
        <w:fldChar w:fldCharType="separate"/>
      </w:r>
      <w:r w:rsidR="005F485C" w:rsidRPr="005F485C">
        <w:rPr>
          <w:noProof/>
        </w:rPr>
        <w:t>(Grebmeier et al. 2006; Mueter and Litzow 2008)</w:t>
      </w:r>
      <w:r>
        <w:fldChar w:fldCharType="end"/>
      </w:r>
      <w:r>
        <w:t>.</w:t>
      </w:r>
      <w:r w:rsidR="009166E4">
        <w:t xml:space="preserve"> Increasing species richness </w:t>
      </w:r>
      <w:r w:rsidR="00680E4E">
        <w:t xml:space="preserve">is probable </w:t>
      </w:r>
      <w:r w:rsidR="009166E4">
        <w:t xml:space="preserve">as spatial distributions expand northward </w:t>
      </w:r>
      <w:r w:rsidR="0088638D">
        <w:t>with warming</w:t>
      </w:r>
      <w:r w:rsidR="009166E4">
        <w:t xml:space="preserve"> marine water temperatures </w:t>
      </w:r>
      <w:r w:rsidR="009166E4">
        <w:fldChar w:fldCharType="begin" w:fldLock="1"/>
      </w:r>
      <w:r w:rsidR="009166E4">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mendeley":{"formattedCitation":"(Hiddink and ter Hofstede 2008)","plainTextFormattedCitation":"(Hiddink and ter Hofstede 2008)","previouslyFormattedCitation":"(Hiddink and ter Hofstede 2008)"},"properties":{"noteIndex":0},"schema":"https://github.com/citation-style-language/schema/raw/master/csl-citation.json"}</w:instrText>
      </w:r>
      <w:r w:rsidR="009166E4">
        <w:fldChar w:fldCharType="separate"/>
      </w:r>
      <w:r w:rsidR="009166E4" w:rsidRPr="00DD432C">
        <w:rPr>
          <w:noProof/>
        </w:rPr>
        <w:t>(Hiddink and ter Hofstede 2008)</w:t>
      </w:r>
      <w:r w:rsidR="009166E4">
        <w:fldChar w:fldCharType="end"/>
      </w:r>
      <w:r w:rsidR="009166E4">
        <w:t>.</w:t>
      </w:r>
      <w:r w:rsidR="00680E4E">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new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r w:rsidR="00680E4E">
        <w:t>Changes to both inter- and intra-annual species richness have potential to affect the Prudhoe Bay species composition.</w:t>
      </w:r>
    </w:p>
    <w:p w14:paraId="78FC37BC" w14:textId="79432E8E" w:rsidR="00203F55" w:rsidRDefault="009B099E" w:rsidP="003D6F1D">
      <w:pPr>
        <w:ind w:firstLine="540"/>
        <w:rPr>
          <w:rFonts w:cs="Times New Roman"/>
        </w:rPr>
      </w:pPr>
      <w:r>
        <w:rPr>
          <w:rFonts w:cs="Times New Roman"/>
        </w:rPr>
        <w:lastRenderedPageBreak/>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t>
      </w:r>
      <w:commentRangeStart w:id="17"/>
      <w:r w:rsidR="000048CA">
        <w:t xml:space="preserve">water conditions </w:t>
      </w:r>
      <w:commentRangeEnd w:id="17"/>
      <w:r w:rsidR="00024EBF">
        <w:rPr>
          <w:rStyle w:val="CommentReference"/>
        </w:rPr>
        <w:commentReference w:id="17"/>
      </w:r>
      <w:r w:rsidR="000048CA">
        <w:t xml:space="preserve">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B353C3">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w:t>
      </w:r>
      <w:commentRangeStart w:id="18"/>
      <w:r>
        <w:rPr>
          <w:rFonts w:cs="Times New Roman"/>
        </w:rPr>
        <w:t xml:space="preserve">Broad Whitefish, Fourhorn Sculpin, and Saffron Cod 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commentRangeEnd w:id="18"/>
      <w:r w:rsidR="00024EBF">
        <w:rPr>
          <w:rStyle w:val="CommentReference"/>
        </w:rPr>
        <w:commentReference w:id="18"/>
      </w:r>
      <w:r w:rsidR="00024EBF">
        <w:rPr>
          <w:rFonts w:cs="Times New Roman"/>
        </w:rPr>
        <w:t xml:space="preserve">Although som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w:t>
      </w:r>
      <w:r w:rsidR="001B5948">
        <w:lastRenderedPageBreak/>
        <w:t xml:space="preserve">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4C4FD553"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9B099E">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9B099E">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Under such wind regimes in Prudhoe Bay, Arctic Cisco abundance benefit</w:t>
      </w:r>
      <w:r w:rsidR="00024EBF">
        <w:t xml:space="preserve">, </w:t>
      </w:r>
      <w:r w:rsidR="00DD432C">
        <w:t xml:space="preserve">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437960AB"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We found that salinity greatly affected species composition, 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9B099E">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w:t>
      </w:r>
      <w:r w:rsidR="009B099E">
        <w:rPr>
          <w:rFonts w:cs="Times New Roman"/>
        </w:rPr>
        <w:lastRenderedPageBreak/>
        <w:t xml:space="preserve">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9B099E">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9B099E">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2F84C963"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E1440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radstreet and Cross 1982; Gradinger and Bluhm 2004; Bonsell and Dunton 2018)","plainTextFormattedCitation":"(Bradstreet and Cross 1982; Gradinger and Bluhm 2004; Bonsell and Dunton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E14403" w:rsidRPr="00E14403">
        <w:rPr>
          <w:rFonts w:cs="Times New Roman"/>
          <w:noProof/>
        </w:rPr>
        <w:t>(Bradstreet and Cross 1982; Gradinger and Bluhm 2004; Bonsell and Dunton 2018)</w:t>
      </w:r>
      <w:r w:rsidR="00957524">
        <w:rPr>
          <w:rFonts w:cs="Times New Roman"/>
        </w:rPr>
        <w:fldChar w:fldCharType="end"/>
      </w:r>
      <w:r w:rsidR="004126AC">
        <w:rPr>
          <w:rFonts w:cs="Times New Roman"/>
        </w:rPr>
        <w:t xml:space="preserve">. </w:t>
      </w:r>
      <w:r>
        <w:rPr>
          <w:rFonts w:cs="Times New Roman"/>
        </w:rPr>
        <w:t>Researchers are currently processing high-resolution shorefast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w:t>
      </w:r>
      <w:r w:rsidR="004126AC">
        <w:rPr>
          <w:rFonts w:cs="Times New Roman"/>
        </w:rPr>
        <w:lastRenderedPageBreak/>
        <w:t xml:space="preserve">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E3295E">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number-of-pages":"5821-5853","title":"Climate change and control of the southeastern Bering Sea pelagic ecosystem","type":"book","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2BFED743" w:rsidR="003C2B9A" w:rsidRDefault="002205E6" w:rsidP="00F1109C">
      <w:pPr>
        <w:ind w:firstLine="720"/>
        <w:rPr>
          <w:rFonts w:cs="Times New Roman"/>
        </w:rPr>
      </w:pPr>
      <w:r>
        <w:rPr>
          <w:rStyle w:val="tl8wme"/>
        </w:rPr>
        <w:t>While the multivariate methods used in this study parsed out the individual effects of each environmental variable, correlation between variables remains a difficult challenge to assign effects. </w:t>
      </w:r>
      <w:commentRangeStart w:id="19"/>
      <w:r>
        <w:rPr>
          <w:rStyle w:val="tl8wme"/>
        </w:rPr>
        <w:t>To address correlation</w:t>
      </w:r>
      <w:r w:rsidR="00384998">
        <w:rPr>
          <w:rStyle w:val="tl8wme"/>
        </w:rPr>
        <w:t xml:space="preserve"> among variables</w:t>
      </w:r>
      <w:r>
        <w:rPr>
          <w:rStyle w:val="tl8wme"/>
        </w:rPr>
        <w:t xml:space="preserve">, we used </w:t>
      </w:r>
      <w:r w:rsidR="00384998">
        <w:rPr>
          <w:rStyle w:val="tl8wme"/>
        </w:rPr>
        <w:t>both</w:t>
      </w:r>
      <w:r>
        <w:rPr>
          <w:rStyle w:val="tl8wme"/>
        </w:rPr>
        <w:t xml:space="preserve"> univariate and multivariate approaches to determine whether influence of environmental conditions, as well as a high threshold for multicollinearity. </w:t>
      </w:r>
      <w:commentRangeEnd w:id="19"/>
      <w:r w:rsidR="00384998">
        <w:rPr>
          <w:rStyle w:val="CommentReference"/>
        </w:rPr>
        <w:commentReference w:id="19"/>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0"/>
      <w:commentRangeStart w:id="21"/>
      <w:r w:rsidR="003C2B9A">
        <w:rPr>
          <w:rFonts w:cs="Times New Roman"/>
        </w:rPr>
        <w:t xml:space="preserve">. </w:t>
      </w:r>
      <w:commentRangeEnd w:id="20"/>
      <w:r w:rsidR="00384998">
        <w:rPr>
          <w:rStyle w:val="CommentReference"/>
        </w:rPr>
        <w:commentReference w:id="20"/>
      </w:r>
      <w:commentRangeEnd w:id="21"/>
      <w:r w:rsidR="00E3295E">
        <w:rPr>
          <w:rStyle w:val="CommentReference"/>
        </w:rPr>
        <w:commentReference w:id="21"/>
      </w:r>
    </w:p>
    <w:p w14:paraId="52081ED4" w14:textId="48D3B9A4"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 with the nearshore environment of Prudhoe Bay </w:t>
      </w:r>
      <w:r w:rsidR="00384998">
        <w:rPr>
          <w:rFonts w:cs="Times New Roman"/>
        </w:rPr>
        <w:t>serving as</w:t>
      </w:r>
      <w:r>
        <w:rPr>
          <w:rFonts w:cs="Times New Roman"/>
        </w:rPr>
        <w:t xml:space="preserve"> an important </w:t>
      </w:r>
      <w:r w:rsidR="00384998">
        <w:rPr>
          <w:rFonts w:cs="Times New Roman"/>
        </w:rPr>
        <w:t xml:space="preserve">nursery area </w:t>
      </w:r>
      <w:r>
        <w:rPr>
          <w:rFonts w:cs="Times New Roman"/>
        </w:rPr>
        <w:t>for many early-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495054">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 xml:space="preserve">(Beck et al. 2001; Sheaves et </w:t>
      </w:r>
      <w:r w:rsidR="00152CE7" w:rsidRPr="00152CE7">
        <w:rPr>
          <w:rFonts w:cs="Times New Roman"/>
          <w:noProof/>
        </w:rPr>
        <w:lastRenderedPageBreak/>
        <w:t>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 xml:space="preserve">Future studies are recommended to assess the impacts of a changing climate upon juvenile recruitment. </w:t>
      </w:r>
    </w:p>
    <w:p w14:paraId="1FC01F00" w14:textId="6122445D"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2"/>
      <w:r w:rsidR="001E21F6">
        <w:rPr>
          <w:rFonts w:cs="Times New Roman"/>
        </w:rPr>
        <w:t>.</w:t>
      </w:r>
      <w:r w:rsidR="000264AB">
        <w:rPr>
          <w:rFonts w:cs="Times New Roman"/>
        </w:rPr>
        <w:t xml:space="preserve"> </w:t>
      </w:r>
      <w:commentRangeEnd w:id="22"/>
      <w:r w:rsidR="00416728">
        <w:rPr>
          <w:rStyle w:val="CommentReference"/>
        </w:rPr>
        <w:commentReference w:id="22"/>
      </w:r>
    </w:p>
    <w:p w14:paraId="5FC2AFA9" w14:textId="163CD070"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lastRenderedPageBreak/>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w:t>
      </w:r>
      <w:commentRangeStart w:id="23"/>
      <w:r w:rsidR="00F1109C">
        <w:rPr>
          <w:rFonts w:cs="Times New Roman"/>
        </w:rPr>
        <w:t xml:space="preserve">ecological community composition increases </w:t>
      </w:r>
      <w:r w:rsidR="00F1109C">
        <w:rPr>
          <w:rFonts w:cs="Times New Roman"/>
        </w:rPr>
        <w:fldChar w:fldCharType="begin" w:fldLock="1"/>
      </w:r>
      <w:r w:rsidR="00F1109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F1109C">
        <w:rPr>
          <w:rFonts w:cs="Times New Roman"/>
        </w:rPr>
        <w:fldChar w:fldCharType="separate"/>
      </w:r>
      <w:r w:rsidR="00F1109C" w:rsidRPr="00412B3E">
        <w:rPr>
          <w:rFonts w:cs="Times New Roman"/>
          <w:noProof/>
        </w:rPr>
        <w:t>(Warwick and Clarke 1993)</w:t>
      </w:r>
      <w:r w:rsidR="00F1109C">
        <w:rPr>
          <w:rFonts w:cs="Times New Roman"/>
        </w:rPr>
        <w:fldChar w:fldCharType="end"/>
      </w:r>
      <w:r w:rsidR="00F1109C">
        <w:rPr>
          <w:rFonts w:cs="Times New Roman"/>
        </w:rPr>
        <w:t xml:space="preserve">. </w:t>
      </w:r>
      <w:commentRangeEnd w:id="23"/>
      <w:r w:rsidR="00416728">
        <w:rPr>
          <w:rStyle w:val="CommentReference"/>
        </w:rPr>
        <w:commentReference w:id="23"/>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957524">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number-of-pages":"5821-5853","title":"Climate change and control of the southeastern Bering Sea pelagic ecosystem","type":"book","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4" w:name="_Toc510712063"/>
      <w:r>
        <w:lastRenderedPageBreak/>
        <w:t>Literature Cited</w:t>
      </w:r>
      <w:bookmarkEnd w:id="24"/>
    </w:p>
    <w:p w14:paraId="21244049" w14:textId="24DF2D4D" w:rsidR="00B24AD0" w:rsidRPr="00B24AD0" w:rsidRDefault="00B448CE" w:rsidP="00B24AD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24AD0" w:rsidRPr="00B24AD0">
        <w:rPr>
          <w:rFonts w:cs="Times New Roman"/>
          <w:noProof/>
          <w:szCs w:val="24"/>
        </w:rPr>
        <w:t>Anderson, M. J. 2001. A new method for non-parametric multivariate analysis of variance. Austral Ecology 26:32–46.</w:t>
      </w:r>
    </w:p>
    <w:p w14:paraId="06C3053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02AAE60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ai, J., and P. Perron. 2003. Computation and analysis of multiple structural change models. Journal of Applied Econometrics 18(1):1–22.</w:t>
      </w:r>
    </w:p>
    <w:p w14:paraId="714710A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ailey, K. M. 2000. Shifting control of recruitment of walleye pollock Theragra chalcogramma after a major climatic and ecosystem change. Marine Ecology Progress Series 198:215–224.</w:t>
      </w:r>
    </w:p>
    <w:p w14:paraId="4E56B16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EE0D259"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41F28BE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on Biela, V. R., C. E. Zimmerman, B. R. Cohn, and J. M. Welker. 2013. Terrestrial and marine trophic pathways support young-of-year growth in a nearshore Arctic fish. Polar Biology 36(1):137–146.</w:t>
      </w:r>
    </w:p>
    <w:p w14:paraId="10EEFD0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isson, P. A., J. B. Dunham, and G. H. Reeves. 2009. Freshwater ecosystems and resilience of Pacific salmon: habitat management based on natural variability. Ecology and Society 14(1):45.</w:t>
      </w:r>
    </w:p>
    <w:p w14:paraId="3B6CFD8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œuf, G., and P. Payan. 2001. How should salinity influence fish growth? Comparative Biochemistry and Physiology - Part C Toxicology and Pharmacology 130(4):411–423.</w:t>
      </w:r>
    </w:p>
    <w:p w14:paraId="5F463E8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24D9231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3923509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Bradstreet, M. S. W., and W. E. Cross. 1982. Trophic relationships at high Arctic ice edges. </w:t>
      </w:r>
      <w:r w:rsidRPr="00B24AD0">
        <w:rPr>
          <w:rFonts w:cs="Times New Roman"/>
          <w:noProof/>
          <w:szCs w:val="24"/>
        </w:rPr>
        <w:lastRenderedPageBreak/>
        <w:t>Arctic 35(1):1–12.</w:t>
      </w:r>
    </w:p>
    <w:p w14:paraId="1AD69B2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360ADDCB"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larke, K. R. 1993. Non-parametric multivariate analyses of changes in community structure (1988):117–143.</w:t>
      </w:r>
    </w:p>
    <w:p w14:paraId="59EB782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llie, J. S., A. D. Wood, and H. P. Jeffries. 2008. Long-term shifts in the species composition of a coastal fish community. Canadian Journal of Fisheries and Aquatic Sciences 65(7):1352–1365.</w:t>
      </w:r>
    </w:p>
    <w:p w14:paraId="396E68D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sta, M. J., R. Vasconcelos, J. L. Costa, and H. N. Cabral. 2007. River flow influence on the fish community of the Tagus estuary (Portugal). Hydrobiologia 587:113–123.</w:t>
      </w:r>
    </w:p>
    <w:p w14:paraId="5BB8915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utant, C. C. 1987. Thermal preference: when does an asset become a liability? Environmental Biology of Fishes 18(3):161–172.</w:t>
      </w:r>
    </w:p>
    <w:p w14:paraId="52AC87E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1984. Fish use of coastal waters of the Alaska Beaufort Sea: a review. Transactions of the American Fisheries Society 113(3):265–282.</w:t>
      </w:r>
    </w:p>
    <w:p w14:paraId="3FE685D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1989. An introduction to anadromous fishes in the Alaskan Arctic. Biological Papers of the University of Alaska (24):27–54.</w:t>
      </w:r>
    </w:p>
    <w:p w14:paraId="09A8F8D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W. B. Griffiths, L. Haldorson, and H. McElderry. 1985. Distributional patterns of fishes in an Alaskan Arctic lagoon. Polar Biology 4:9–18.</w:t>
      </w:r>
    </w:p>
    <w:p w14:paraId="325F66B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ushing, D. H. 1990. Plankton production and year-class strength in fish populations: An update of the match/mismatch hypothesis. Advances in Marine Biology 26:249–293.</w:t>
      </w:r>
    </w:p>
    <w:p w14:paraId="10F431B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03239B3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80631C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70B0338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32B58E29"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lastRenderedPageBreak/>
        <w:t>Fechhelm, R. G., J. D. Bryan, W. B. Griffiths, W. J. Wilson, and B. J. Gallaway. 1994. Effect of coastal winds on the summer dispersal of young Least Cisco (Coregonus-sardinella) from the Colville River to Prudhoe Bay, Alaska: a simulation model. Canadian Journal of Fisheries and Aquatic Sciences 51(4):890–899.</w:t>
      </w:r>
    </w:p>
    <w:p w14:paraId="7A1B9A9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005F7E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and D. B. Fissel. 1988. Recruitment of Canadian Arctic Cisco (Coregonus autumnalis) into Alaskan Waters. Canadian Journal of Fisheries and Aquatic Sciences 45:906–910.</w:t>
      </w:r>
    </w:p>
    <w:p w14:paraId="500363F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P. S. Fitzgerald, J. D. Bryan, and B. J. Gallaway. 1993. Effect of salinity and temperature on the growth of yearling Arctic cisco (Coregonus autumnalis) of the Alaskan Beaufort Sea.</w:t>
      </w:r>
    </w:p>
    <w:p w14:paraId="2D1E731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0431FEF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L. R. Martin, B. J. Gallaway, W. J. Wilson, and W. B. Griffiths. 1999. Prudhoe Bay causeways and the summer coastal movements of Arctic Cisco and Least Cisco. Arctic 52(2):139–151.</w:t>
      </w:r>
    </w:p>
    <w:p w14:paraId="0D0F19C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B. Streever, and B. J. Gallaway. 2007. The Arctic cisco (Coregonus autumnalis) subsistence and commercial fisheries, Colville River, Alaska: A conceptual model. Arctic 60(4):421–429.</w:t>
      </w:r>
    </w:p>
    <w:p w14:paraId="175BDAA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ossheim, M., R. Primicerio, E. Johannesen, R. B. Ingvaldsen, M. M. Aschan, and A. V. Dolgov. 2015. Recent warming leads to a rapid borealization of fish communities in the Arctic. Nature Climate Change 5(7):673–677.</w:t>
      </w:r>
    </w:p>
    <w:p w14:paraId="39E014D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648BF2E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ebmeier, J. M., J. E. Overland, S. E. Moore, E. V. Farley, E. C. Carmack, L. W. Cooper, K. E. Frey, J. H. Helle, F. A. Mclaughlin, and S. L. Mcnutt. 2006. A major ecosystem shift in the northern Bering Sea. Science 311:1461–1464.</w:t>
      </w:r>
    </w:p>
    <w:p w14:paraId="67F1E18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een, D. G., J. T. Priest, K. P. Gatt, and T. M. Sutton. 2018. Beaufort Sea Nearshore Fish Monitoring Study: 2018 Annual Report:56.</w:t>
      </w:r>
    </w:p>
    <w:p w14:paraId="4566DE6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Guisan, A., T. C. Edwards, and T. Hastie. 2002. Generalized linear and generalized additive </w:t>
      </w:r>
      <w:r w:rsidRPr="00B24AD0">
        <w:rPr>
          <w:rFonts w:cs="Times New Roman"/>
          <w:noProof/>
          <w:szCs w:val="24"/>
        </w:rPr>
        <w:lastRenderedPageBreak/>
        <w:t>models in studies of species distributions: setting the scene. Ecological Modelling 157:89–100.</w:t>
      </w:r>
    </w:p>
    <w:p w14:paraId="166FCD4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arter, B. B., K. H. Elliott, G. J. Divoky, and G. K. Davoren. 2013. Arctic Cod (Boreogadus saida) as prey: fish length-energetics relationships in the Beaufort Sea and Hudson Bay. Arctic 66(2):191–196.</w:t>
      </w:r>
    </w:p>
    <w:p w14:paraId="5A22A97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iddink, J. G., and R. ter Hofstede. 2008. Climate induced increases in species richness of marine fishes. Global Change Biology 14:453–460.</w:t>
      </w:r>
    </w:p>
    <w:p w14:paraId="7ECBBBB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unt, G. L., P. Stabeno, G. Walters, E. Sinclair, R. D. Brodeur, J. M. Napp, and N. A. Bond. 2002. Climate change and control of the southeastern Bering Sea pelagic ecosystem. Page Deep-Sea Research Part II: Topical Studies in Oceanography.</w:t>
      </w:r>
    </w:p>
    <w:p w14:paraId="68EDC0A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IPCC. 2014. Climate Change 2014 Synthesis Report. Contribution of Working Groups I, II and III to the Fifth Assessment Report of the Intergovernmental Panel on Climate Change. Page 151 </w:t>
      </w:r>
      <w:r w:rsidRPr="00B24AD0">
        <w:rPr>
          <w:rFonts w:cs="Times New Roman"/>
          <w:i/>
          <w:iCs/>
          <w:noProof/>
          <w:szCs w:val="24"/>
        </w:rPr>
        <w:t>in</w:t>
      </w:r>
      <w:r w:rsidRPr="00B24AD0">
        <w:rPr>
          <w:rFonts w:cs="Times New Roman"/>
          <w:noProof/>
          <w:szCs w:val="24"/>
        </w:rPr>
        <w:t xml:space="preserve"> C. W. Team, R. K. Pachauri, and L. Meyer, editors. IPCC. Geneva, Switzerland.</w:t>
      </w:r>
    </w:p>
    <w:p w14:paraId="0405EBF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Irvine, J. R., R. W. Macdonald, R. J. Brown, L. Godbout, J. D. Reist, and E. C. Carmack. 2009. Salmon in the Arctic and How They Avoid Lethal Low Temperatures. Atlantic 5(5):39–50.</w:t>
      </w:r>
    </w:p>
    <w:p w14:paraId="723B30C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3CA793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6999EF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aurel, B. J., M. Spencer, P. Iseri, and L. A. Copeman. 2016. Temperature-dependent growth and behavior of juvenile Arctic cod (Boreogadus saida) and co-occurring North Pacific gadids. Polar Biology 39(6):1127–1135. Springer Berlin Heidelberg.</w:t>
      </w:r>
    </w:p>
    <w:p w14:paraId="517C5F2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2B5AA95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501F507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5C5EA13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de March, B. G. E. 1989. Salinity tolerance of larval and juvenile broad whitefish (Coregonus </w:t>
      </w:r>
      <w:r w:rsidRPr="00B24AD0">
        <w:rPr>
          <w:rFonts w:cs="Times New Roman"/>
          <w:noProof/>
          <w:szCs w:val="24"/>
        </w:rPr>
        <w:lastRenderedPageBreak/>
        <w:t>nasus). Canadian Journal of Zoology 67:2392–2397.</w:t>
      </w:r>
    </w:p>
    <w:p w14:paraId="355CDAA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archand, J. 1991. The influence of environmental conditions on settlement, distribution and growth of 0-group sole (Solea solea (L.)) in a macrotidal estuary (Vilaine France). Netherlands Journal of Sea Research 27(3/4):307–316.</w:t>
      </w:r>
    </w:p>
    <w:p w14:paraId="463E3B8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oerlein, K. J., and C. Carothers. 2012. Total environment of change: Impacts of climate change and social transitions on subsistence fisheries in Northwest Alaska. Ecology and Society 17(1):10.</w:t>
      </w:r>
    </w:p>
    <w:p w14:paraId="5C7E56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onaghan, P. 2008. Early growth conditions, phenotypic development and environmental change. Philosophical Transactions of the Royal Society B: Biological Sciences 363(1497):1635–1645.</w:t>
      </w:r>
    </w:p>
    <w:p w14:paraId="75BFB58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ueter, F. J., and M. A. Litzow. 2008. Sea Ice Retreat Alters the Biogeography of the Bering Sea. Ecological Applications 18(2):309–320.</w:t>
      </w:r>
    </w:p>
    <w:p w14:paraId="56A40BE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6E69938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NPFMC. 2009. Fishery management plan for fish resources of the Arctic management area.</w:t>
      </w:r>
    </w:p>
    <w:p w14:paraId="634D907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Oksanen, J., F. G. Blanchet, R. Kindt, P. Legendre, P. R. Minchin, R. B. O’hara, G. L. Simpson, P. Solymos, M. H. H. Stevens, H. Wagner, and M. J. Oksanen. 2018. Vegan: community ecology package.</w:t>
      </w:r>
    </w:p>
    <w:p w14:paraId="31ACDB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auly, D. 1980. On the interrelationships between natural mortality, growth parameters, and mean environmental temperature in 175 fish stocks. ICES Journal of Marine Science 39(2):175–192.</w:t>
      </w:r>
    </w:p>
    <w:p w14:paraId="4F682AF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eterson, G., C. R. Allen, and C. S. Holling. 1998. Ecological resilience, biodiversity, and scale. Ecosystems 1:6–18.</w:t>
      </w:r>
    </w:p>
    <w:p w14:paraId="6A46328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oos, M. S., and D. A. Jackson. 2012. Addressing the removal of rare species in multivariate bioassessments: The impact of methodological choices. Ecological Indicators 18:82–90. Elsevier Ltd.</w:t>
      </w:r>
    </w:p>
    <w:p w14:paraId="220E5B1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Power, G. 1997. A review of fish ecology in Arctic North America. Pages 13–39 </w:t>
      </w:r>
      <w:r w:rsidRPr="00B24AD0">
        <w:rPr>
          <w:rFonts w:cs="Times New Roman"/>
          <w:i/>
          <w:iCs/>
          <w:noProof/>
          <w:szCs w:val="24"/>
        </w:rPr>
        <w:t>in</w:t>
      </w:r>
      <w:r w:rsidRPr="00B24AD0">
        <w:rPr>
          <w:rFonts w:cs="Times New Roman"/>
          <w:noProof/>
          <w:szCs w:val="24"/>
        </w:rPr>
        <w:t xml:space="preserve"> J. B. Reynolds, editor. Fish Ecology in Arctic North America. American Fisheries Society, Bethesda, Maryland.</w:t>
      </w:r>
    </w:p>
    <w:p w14:paraId="1BC92B3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riest, J. T., D. G. Green, B. M. Fletcher, and T. M. Sutton. 2018. Beaufort Sea nearshore fish monitoring study: 2017 annual report. Fairbanks, Alaska.</w:t>
      </w:r>
    </w:p>
    <w:p w14:paraId="0F8CB19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Reist, J. D., F. J. Wrona, T. D. Prowse, M. Power, J. B. Dempson, R. J. Beamish, J. R. King, T. </w:t>
      </w:r>
      <w:r w:rsidRPr="00B24AD0">
        <w:rPr>
          <w:rFonts w:cs="Times New Roman"/>
          <w:noProof/>
          <w:szCs w:val="24"/>
        </w:rPr>
        <w:lastRenderedPageBreak/>
        <w:t>J. Carmichael, and C. D. Sawatzky. 2006. General effects of climate change on Arctic fishes and fish populations. Ambio 35(7):370–380.</w:t>
      </w:r>
    </w:p>
    <w:p w14:paraId="2386571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Ross, B. D. 1988. Causeways in the Alaskan Beaufort Sea. Anchorage, Alaska.</w:t>
      </w:r>
    </w:p>
    <w:p w14:paraId="73C891C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Roux, M. J., L. A. Harwood, X. Zhu, and P. Sparling. 2016. Early summer near-shore fish assemblage and environmental correlates in an Arctic estuary. Journal of Great Lakes Research 42(2):256–266.</w:t>
      </w:r>
    </w:p>
    <w:p w14:paraId="708E74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cheffer, M., S. R. Carpenter, J. A. Foley, C. Folke, and B. Walker. 2001. Catastrophic shifts in ecosystems. Nature 413:591–596.</w:t>
      </w:r>
    </w:p>
    <w:p w14:paraId="2412D6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eigle, J. C., and J. M. Gottschalk. 2013. Fall 2012 subsistence fishery monitoring on the Colville River. Fairbanks, Alaska.</w:t>
      </w:r>
    </w:p>
    <w:p w14:paraId="01B20D3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heaves, M., R. Baker, I. Nagelkerken, and R. M. Connolly. 2014. True Value of Estuarine and Coastal Nurseries for Fish: Incorporating Complexity and Dynamics. Estuaries and Coasts 38(2):401–414.</w:t>
      </w:r>
    </w:p>
    <w:p w14:paraId="26B2117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treever, B., S. W. Raborn, K. H. Kim, A. D. Hawkins, and A. N. Popper. 2016. Changes in fish catch rates in the presence of air gun sounds in Prudhoe Bay, Alaska. Arctic 69(4):346–358.</w:t>
      </w:r>
    </w:p>
    <w:p w14:paraId="18558A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edinga, J. F., S. W. Johnson, A. D. Neff, C. A. Hoffman, and J. M. Maselko. 2013. Nearshore Fish Assemblages of the Northeastern Chukchi Sea , Alaska. Arctic 66(3):257–268.</w:t>
      </w:r>
    </w:p>
    <w:p w14:paraId="24A99A6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orpe, J. E. 1994. Salmonid fishes and the estuarine environment. Estuaries 17(1):76–93.</w:t>
      </w:r>
    </w:p>
    <w:p w14:paraId="199536F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orsteinson, L. K., and M. S. Love. 2016. Alaska Arctic marine fish ecology catalog.</w:t>
      </w:r>
    </w:p>
    <w:p w14:paraId="0C6B4C0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USGS. 2018. USGS National Water Information System - Sagavanirktok River near Pump Station 3, Alaska. https://waterdata.usgs.gov/ak/nwis/uv?site_no=15908000.</w:t>
      </w:r>
    </w:p>
    <w:p w14:paraId="0B5039E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FCB185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4D71498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Warwick, R. M., and K. R. Clarke. 1993. Increased variability as a symptom of stress in marine communities. Journal of Experimental Marine Biology and Ecology 172(1–2):215–226.</w:t>
      </w:r>
    </w:p>
    <w:p w14:paraId="0E1F637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Werner, E. E., and J. F. Gilliam. 1984. The Ontogenetic Niche and Species Interactions in Size-Structured Populations. Annual Review of Ecology and Systematics 15:393–425.</w:t>
      </w:r>
    </w:p>
    <w:p w14:paraId="6536A8E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lastRenderedPageBreak/>
        <w:t>Wilson, S. K., S. C. Burgess, A. J. Cheal, M. Emslie, R. Fisher, I. Miller, N. V. C. Polunin, and H. P. A. Sweatman. 2008. Habitat utilization by coral reef fish: implications for specialists vs. generalists in a changing environment. Journal of Animal Ecology 77:220–228.</w:t>
      </w:r>
    </w:p>
    <w:p w14:paraId="7CF9E73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Zeileis, A., F. Leisch, K. Hornik, C. Kleiber, B. Hansen, and E. C. Merkle. 2015. R package strucchange - Testing, Monitoring, and Dating Structural Changes Description. CRAN.</w:t>
      </w:r>
    </w:p>
    <w:p w14:paraId="1A278E75" w14:textId="77777777" w:rsidR="00B24AD0" w:rsidRPr="00B24AD0" w:rsidRDefault="00B24AD0" w:rsidP="00B24AD0">
      <w:pPr>
        <w:widowControl w:val="0"/>
        <w:autoSpaceDE w:val="0"/>
        <w:autoSpaceDN w:val="0"/>
        <w:adjustRightInd w:val="0"/>
        <w:spacing w:line="240" w:lineRule="auto"/>
        <w:ind w:left="480" w:hanging="480"/>
        <w:rPr>
          <w:rFonts w:cs="Times New Roman"/>
          <w:noProof/>
        </w:rPr>
      </w:pPr>
      <w:r w:rsidRPr="00B24AD0">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B24AD0" w:rsidRPr="004F0EC0" w:rsidRDefault="00B24AD0"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B24AD0" w:rsidRPr="004F0EC0" w:rsidRDefault="00B24AD0"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B24AD0" w:rsidRPr="004F0EC0" w:rsidRDefault="00B24AD0"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B24AD0" w:rsidRPr="004F0EC0" w:rsidRDefault="00B24AD0"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B24AD0" w:rsidRPr="004F0EC0" w:rsidRDefault="00B24AD0"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B24AD0" w:rsidRPr="004F0EC0" w:rsidRDefault="00B24AD0"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B24AD0" w:rsidRPr="004F0EC0" w:rsidRDefault="00B24AD0"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B24AD0" w:rsidRPr="004F0EC0" w:rsidRDefault="00B24AD0"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B24AD0" w:rsidRPr="004F0EC0" w:rsidRDefault="00B24AD0"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B24AD0" w:rsidRPr="004F0EC0" w:rsidRDefault="00B24AD0"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533494F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573AB2D4" w:rsidR="007B3269" w:rsidRDefault="007B3269" w:rsidP="00363DC7">
      <w:r>
        <w:rPr>
          <w:noProof/>
        </w:rPr>
        <w:lastRenderedPageBreak/>
        <w:drawing>
          <wp:inline distT="0" distB="0" distL="0" distR="0" wp14:anchorId="1D489300" wp14:editId="55952F0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19372952" w:rsidR="00363DC7" w:rsidRDefault="00363DC7">
      <w:r>
        <w:t xml:space="preserve">Figure 4. Annual trends of salinity and water temperature by station, </w:t>
      </w:r>
      <w:r w:rsidR="00342B90">
        <w:t xml:space="preserve">Prudhoe Bay, Alaska, </w:t>
      </w:r>
      <w:r>
        <w:t xml:space="preserve">2001–2018, scaled to </w:t>
      </w:r>
      <w:r>
        <w:rPr>
          <w:rFonts w:cs="Times New Roman"/>
        </w:rPr>
        <w:t>µ=0 and σ=1</w:t>
      </w:r>
      <w:r>
        <w:t xml:space="preserve">. </w:t>
      </w:r>
    </w:p>
    <w:p w14:paraId="4B8ED0B6" w14:textId="0A491F8B" w:rsidR="00B46929" w:rsidRDefault="00907A89" w:rsidP="00B81E60">
      <w:pPr>
        <w:spacing w:after="0"/>
      </w:pPr>
      <w:r>
        <w:rPr>
          <w:noProof/>
        </w:rPr>
        <w:lastRenderedPageBreak/>
        <w:drawing>
          <wp:inline distT="0" distB="0" distL="0" distR="0" wp14:anchorId="2CC8EEE9" wp14:editId="1D242AAE">
            <wp:extent cx="5734807" cy="38195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7488" cy="3821311"/>
                    </a:xfrm>
                    <a:prstGeom prst="rect">
                      <a:avLst/>
                    </a:prstGeom>
                    <a:noFill/>
                    <a:ln>
                      <a:noFill/>
                    </a:ln>
                  </pic:spPr>
                </pic:pic>
              </a:graphicData>
            </a:graphic>
          </wp:inline>
        </w:drawing>
      </w:r>
    </w:p>
    <w:p w14:paraId="5C547851" w14:textId="2E1F2B8F" w:rsidR="00BC20AB" w:rsidRDefault="00BC20AB" w:rsidP="00B81E60">
      <w:pPr>
        <w:spacing w:after="0"/>
      </w:pPr>
      <w:r>
        <w:rPr>
          <w:noProof/>
        </w:rPr>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lastRenderedPageBreak/>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Ninespin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Threespin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8-09T15:47:00Z" w:initials="JP">
    <w:p w14:paraId="5DAE446F" w14:textId="7F5EF4F7" w:rsidR="00B24AD0" w:rsidRDefault="00B24AD0">
      <w:pPr>
        <w:pStyle w:val="CommentText"/>
      </w:pPr>
      <w:r>
        <w:rPr>
          <w:rStyle w:val="CommentReference"/>
        </w:rPr>
        <w:annotationRef/>
      </w:r>
      <w:r>
        <w:t>TS: These are not really published or peer-reviewed. Can we cite anything else?</w:t>
      </w:r>
    </w:p>
  </w:comment>
  <w:comment w:id="3" w:author="Justin Priest" w:date="2019-07-15T17:34:00Z" w:initials="JP">
    <w:p w14:paraId="47D7DCE5" w14:textId="5C03F5CC" w:rsidR="00B24AD0" w:rsidRDefault="00B24AD0">
      <w:pPr>
        <w:pStyle w:val="CommentText"/>
      </w:pPr>
      <w:r>
        <w:rPr>
          <w:rStyle w:val="CommentReference"/>
        </w:rPr>
        <w:annotationRef/>
      </w:r>
      <w:r>
        <w:t xml:space="preserve">TS: What is the basis for this definition? </w:t>
      </w:r>
    </w:p>
  </w:comment>
  <w:comment w:id="4" w:author="Justin Priest" w:date="2019-07-15T17:34:00Z" w:initials="JP">
    <w:p w14:paraId="1EF98A19" w14:textId="7F56BBDB" w:rsidR="00B24AD0" w:rsidRDefault="00B24AD0">
      <w:pPr>
        <w:pStyle w:val="CommentText"/>
      </w:pPr>
      <w:r>
        <w:rPr>
          <w:rStyle w:val="CommentReference"/>
        </w:rPr>
        <w:annotationRef/>
      </w:r>
      <w:r>
        <w:t>JTP: It was completely arbitrary</w:t>
      </w:r>
    </w:p>
  </w:comment>
  <w:comment w:id="5" w:author="Justin Priest" w:date="2019-08-09T15:52:00Z" w:initials="JP">
    <w:p w14:paraId="2DE8688D" w14:textId="1BBA8EB1" w:rsidR="00B24AD0" w:rsidRDefault="00B24AD0">
      <w:pPr>
        <w:pStyle w:val="CommentText"/>
      </w:pPr>
      <w:r>
        <w:rPr>
          <w:rStyle w:val="CommentReference"/>
        </w:rPr>
        <w:annotationRef/>
      </w:r>
      <w:r>
        <w:t xml:space="preserve">TS: I do not know, self-defined? Have you seen anything in the literature? Imperiled species literature? I wonder if you could look at the data set and </w:t>
      </w:r>
      <w:proofErr w:type="spellStart"/>
      <w:r>
        <w:t>self define</w:t>
      </w:r>
      <w:proofErr w:type="spellEnd"/>
      <w:r>
        <w:t xml:space="preserve"> &lt;100 makes sense.</w:t>
      </w:r>
    </w:p>
  </w:comment>
  <w:comment w:id="7" w:author="Justin Priest" w:date="2019-08-09T16:43:00Z" w:initials="JP">
    <w:p w14:paraId="1FD39998" w14:textId="5AC4DD75" w:rsidR="00B24AD0" w:rsidRDefault="00B24AD0">
      <w:pPr>
        <w:pStyle w:val="CommentText"/>
      </w:pPr>
      <w:r>
        <w:rPr>
          <w:rStyle w:val="CommentReference"/>
        </w:rPr>
        <w:annotationRef/>
      </w:r>
      <w:r>
        <w:t>TS: Skewed to earlier years in the time series? How do you account for temporal trends?</w:t>
      </w:r>
    </w:p>
  </w:comment>
  <w:comment w:id="9" w:author="Justin Priest" w:date="2019-05-16T16:53:00Z" w:initials="JP">
    <w:p w14:paraId="6A68ACDE" w14:textId="77777777" w:rsidR="00B24AD0" w:rsidRDefault="00B24AD0" w:rsidP="00EF17F0">
      <w:pPr>
        <w:pStyle w:val="CommentText"/>
      </w:pPr>
      <w:r>
        <w:rPr>
          <w:rStyle w:val="CommentReference"/>
        </w:rPr>
        <w:annotationRef/>
      </w:r>
      <w:r>
        <w:t>TS: Elaborate – how so? What were the differences?</w:t>
      </w:r>
    </w:p>
  </w:comment>
  <w:comment w:id="10" w:author="Justin Priest" w:date="2019-08-09T16:50:00Z" w:initials="JP">
    <w:p w14:paraId="517EC306" w14:textId="703AAF4F" w:rsidR="00B24AD0" w:rsidRDefault="00B24AD0">
      <w:pPr>
        <w:pStyle w:val="CommentText"/>
      </w:pPr>
      <w:r>
        <w:rPr>
          <w:rStyle w:val="CommentReference"/>
        </w:rPr>
        <w:annotationRef/>
      </w:r>
      <w:r>
        <w:t>any trends?</w:t>
      </w:r>
    </w:p>
  </w:comment>
  <w:comment w:id="11" w:author="Justin Priest" w:date="2019-08-09T16:58:00Z" w:initials="JP">
    <w:p w14:paraId="2B8013A2" w14:textId="7E2C8B7D" w:rsidR="00B24AD0" w:rsidRDefault="00B24AD0">
      <w:pPr>
        <w:pStyle w:val="CommentText"/>
      </w:pPr>
      <w:r>
        <w:rPr>
          <w:rStyle w:val="CommentReference"/>
        </w:rPr>
        <w:annotationRef/>
      </w:r>
      <w:r>
        <w:t>TS: Name which 3. Tease that out and give more detail.</w:t>
      </w:r>
    </w:p>
  </w:comment>
  <w:comment w:id="12" w:author="Justin Priest" w:date="2019-08-11T16:23:00Z" w:initials="JP">
    <w:p w14:paraId="0402CB0C" w14:textId="10E140CE" w:rsidR="00B24AD0" w:rsidRDefault="00B24AD0">
      <w:pPr>
        <w:pStyle w:val="CommentText"/>
      </w:pPr>
      <w:r>
        <w:rPr>
          <w:rStyle w:val="CommentReference"/>
        </w:rPr>
        <w:annotationRef/>
      </w:r>
      <w:r>
        <w:t>Any aquatic or terrestrial studies that you could cite here?</w:t>
      </w:r>
    </w:p>
  </w:comment>
  <w:comment w:id="13" w:author="Justin Priest" w:date="2019-08-12T21:18:00Z" w:initials="JP">
    <w:p w14:paraId="53A26458" w14:textId="7474EACA" w:rsidR="00B24AD0" w:rsidRDefault="00B24AD0">
      <w:pPr>
        <w:pStyle w:val="CommentText"/>
      </w:pPr>
      <w:r>
        <w:rPr>
          <w:rStyle w:val="CommentReference"/>
        </w:rPr>
        <w:annotationRef/>
      </w:r>
      <w:r>
        <w:t>I discuss the implications of the Hiddink study later.</w:t>
      </w:r>
    </w:p>
  </w:comment>
  <w:comment w:id="14" w:author="Justin Priest" w:date="2019-08-11T16:25:00Z" w:initials="JP">
    <w:p w14:paraId="2E865996" w14:textId="5939C4A5" w:rsidR="00B24AD0" w:rsidRDefault="00B24AD0">
      <w:pPr>
        <w:pStyle w:val="CommentText"/>
      </w:pPr>
      <w:r>
        <w:rPr>
          <w:rStyle w:val="CommentReference"/>
        </w:rPr>
        <w:annotationRef/>
      </w:r>
      <w:r>
        <w:t>TS: Out of place? delete?</w:t>
      </w:r>
    </w:p>
  </w:comment>
  <w:comment w:id="15" w:author="Justin Priest" w:date="2019-08-11T16:25:00Z" w:initials="JP">
    <w:p w14:paraId="1839CD07" w14:textId="4DC659C9" w:rsidR="00B24AD0" w:rsidRDefault="00B24AD0">
      <w:pPr>
        <w:pStyle w:val="CommentText"/>
      </w:pPr>
      <w:r>
        <w:rPr>
          <w:rStyle w:val="CommentReference"/>
        </w:rPr>
        <w:annotationRef/>
      </w:r>
      <w:r>
        <w:t>TS: add sentence providing examples</w:t>
      </w:r>
    </w:p>
  </w:comment>
  <w:comment w:id="16" w:author="Justin Priest" w:date="2019-08-12T21:20:00Z" w:initials="JP">
    <w:p w14:paraId="36710E1B" w14:textId="006DBE27" w:rsidR="00B24AD0" w:rsidRDefault="00B24AD0">
      <w:pPr>
        <w:pStyle w:val="CommentText"/>
      </w:pPr>
      <w:r>
        <w:rPr>
          <w:rStyle w:val="CommentReference"/>
        </w:rPr>
        <w:annotationRef/>
      </w:r>
      <w:r>
        <w:t>It’s hard to prove that we’re catching Arctic species that have expanded their range, but we’re catching them after years of absence. I don’t know that I can provide an example of a species that has expanded its range to now be caught.</w:t>
      </w:r>
    </w:p>
  </w:comment>
  <w:comment w:id="17" w:author="Justin Priest" w:date="2019-08-11T16:29:00Z" w:initials="JP">
    <w:p w14:paraId="535B76C4" w14:textId="00EA19E0" w:rsidR="00B24AD0" w:rsidRDefault="00B24AD0">
      <w:pPr>
        <w:pStyle w:val="CommentText"/>
      </w:pPr>
      <w:r>
        <w:rPr>
          <w:rStyle w:val="CommentReference"/>
        </w:rPr>
        <w:annotationRef/>
      </w:r>
      <w:r>
        <w:t>TS: I don’t like this term. Something better?</w:t>
      </w:r>
    </w:p>
  </w:comment>
  <w:comment w:id="18" w:author="Justin Priest" w:date="2019-08-11T16:32:00Z" w:initials="JP">
    <w:p w14:paraId="305237B4" w14:textId="74BF64F3" w:rsidR="00B24AD0" w:rsidRDefault="00B24AD0">
      <w:pPr>
        <w:pStyle w:val="CommentText"/>
      </w:pPr>
      <w:r>
        <w:rPr>
          <w:rStyle w:val="CommentReference"/>
        </w:rPr>
        <w:annotationRef/>
      </w:r>
      <w:r>
        <w:t>TS: Why?</w:t>
      </w:r>
    </w:p>
  </w:comment>
  <w:comment w:id="19" w:author="Justin Priest" w:date="2019-08-11T16:47:00Z" w:initials="JP">
    <w:p w14:paraId="6A94E447" w14:textId="42656785" w:rsidR="00B24AD0" w:rsidRDefault="00B24AD0">
      <w:pPr>
        <w:pStyle w:val="CommentText"/>
      </w:pPr>
      <w:r>
        <w:rPr>
          <w:rStyle w:val="CommentReference"/>
        </w:rPr>
        <w:annotationRef/>
      </w:r>
      <w:r>
        <w:t>Does not make sense</w:t>
      </w:r>
    </w:p>
  </w:comment>
  <w:comment w:id="20" w:author="Justin Priest" w:date="2019-08-11T16:47:00Z" w:initials="JP">
    <w:p w14:paraId="47413DCC" w14:textId="2C8246FE" w:rsidR="00B24AD0" w:rsidRDefault="00B24AD0">
      <w:pPr>
        <w:pStyle w:val="CommentText"/>
      </w:pPr>
      <w:r>
        <w:rPr>
          <w:rStyle w:val="CommentReference"/>
        </w:rPr>
        <w:annotationRef/>
      </w:r>
      <w:r>
        <w:t>TS: Add more citations in this paragraph</w:t>
      </w:r>
    </w:p>
  </w:comment>
  <w:comment w:id="21" w:author="Justin Priest" w:date="2019-08-12T20:40:00Z" w:initials="JP">
    <w:p w14:paraId="7CCED30E" w14:textId="553343CD" w:rsidR="00B24AD0" w:rsidRDefault="00B24AD0">
      <w:pPr>
        <w:pStyle w:val="CommentText"/>
      </w:pPr>
      <w:r>
        <w:rPr>
          <w:rStyle w:val="CommentReference"/>
        </w:rPr>
        <w:annotationRef/>
      </w:r>
      <w:r>
        <w:t>Need help, don’t know who else to cite for this</w:t>
      </w:r>
    </w:p>
  </w:comment>
  <w:comment w:id="22" w:author="Justin Priest" w:date="2019-08-11T16:50:00Z" w:initials="JP">
    <w:p w14:paraId="07DC0175" w14:textId="06F6323D" w:rsidR="00B24AD0" w:rsidRDefault="00B24AD0">
      <w:pPr>
        <w:pStyle w:val="CommentText"/>
      </w:pPr>
      <w:r>
        <w:rPr>
          <w:rStyle w:val="CommentReference"/>
        </w:rPr>
        <w:annotationRef/>
      </w:r>
      <w:r>
        <w:t>No citations</w:t>
      </w:r>
    </w:p>
  </w:comment>
  <w:comment w:id="23" w:author="Justin Priest" w:date="2019-08-11T16:52:00Z" w:initials="JP">
    <w:p w14:paraId="396E7ACE" w14:textId="3884190C" w:rsidR="00B24AD0" w:rsidRDefault="00B24AD0">
      <w:pPr>
        <w:pStyle w:val="CommentText"/>
      </w:pPr>
      <w:r>
        <w:rPr>
          <w:rStyle w:val="CommentReference"/>
        </w:rPr>
        <w:annotationRef/>
      </w:r>
      <w:r>
        <w:t>TS: There is some basic resilience literature that you can bring in here on community elastic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E446F" w15:done="0"/>
  <w15:commentEx w15:paraId="47D7DCE5" w15:done="0"/>
  <w15:commentEx w15:paraId="1EF98A19" w15:paraIdParent="47D7DCE5" w15:done="0"/>
  <w15:commentEx w15:paraId="2DE8688D" w15:paraIdParent="47D7DCE5" w15:done="0"/>
  <w15:commentEx w15:paraId="1FD39998" w15:done="0"/>
  <w15:commentEx w15:paraId="6A68ACDE" w15:done="0"/>
  <w15:commentEx w15:paraId="517EC306" w15:done="0"/>
  <w15:commentEx w15:paraId="2B8013A2" w15:done="0"/>
  <w15:commentEx w15:paraId="0402CB0C" w15:done="0"/>
  <w15:commentEx w15:paraId="53A26458" w15:paraIdParent="0402CB0C" w15:done="0"/>
  <w15:commentEx w15:paraId="2E865996" w15:done="0"/>
  <w15:commentEx w15:paraId="1839CD07" w15:done="0"/>
  <w15:commentEx w15:paraId="36710E1B" w15:paraIdParent="1839CD07" w15:done="0"/>
  <w15:commentEx w15:paraId="535B76C4" w15:done="0"/>
  <w15:commentEx w15:paraId="305237B4" w15:done="0"/>
  <w15:commentEx w15:paraId="6A94E447" w15:done="0"/>
  <w15:commentEx w15:paraId="47413DCC" w15:done="0"/>
  <w15:commentEx w15:paraId="7CCED30E" w15:paraIdParent="47413DCC" w15:done="0"/>
  <w15:commentEx w15:paraId="07DC0175" w15:done="0"/>
  <w15:commentEx w15:paraId="396E7A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E446F" w16cid:durableId="20F81416"/>
  <w16cid:commentId w16cid:paraId="47D7DCE5" w16cid:durableId="20D7378B"/>
  <w16cid:commentId w16cid:paraId="1EF98A19" w16cid:durableId="20D7379B"/>
  <w16cid:commentId w16cid:paraId="2DE8688D" w16cid:durableId="20F81524"/>
  <w16cid:commentId w16cid:paraId="1FD39998" w16cid:durableId="20F82147"/>
  <w16cid:commentId w16cid:paraId="6A68ACDE" w16cid:durableId="20991BCF"/>
  <w16cid:commentId w16cid:paraId="517EC306" w16cid:durableId="20F822CB"/>
  <w16cid:commentId w16cid:paraId="2B8013A2" w16cid:durableId="20F824A6"/>
  <w16cid:commentId w16cid:paraId="0402CB0C" w16cid:durableId="20FABF71"/>
  <w16cid:commentId w16cid:paraId="53A26458" w16cid:durableId="20FC5620"/>
  <w16cid:commentId w16cid:paraId="2E865996" w16cid:durableId="20FABFE9"/>
  <w16cid:commentId w16cid:paraId="1839CD07" w16cid:durableId="20FAC000"/>
  <w16cid:commentId w16cid:paraId="36710E1B" w16cid:durableId="20FC56AB"/>
  <w16cid:commentId w16cid:paraId="535B76C4" w16cid:durableId="20FAC0DB"/>
  <w16cid:commentId w16cid:paraId="305237B4" w16cid:durableId="20FAC1AE"/>
  <w16cid:commentId w16cid:paraId="6A94E447" w16cid:durableId="20FAC505"/>
  <w16cid:commentId w16cid:paraId="47413DCC" w16cid:durableId="20FAC515"/>
  <w16cid:commentId w16cid:paraId="7CCED30E" w16cid:durableId="20FC4D4E"/>
  <w16cid:commentId w16cid:paraId="07DC0175" w16cid:durableId="20FAC5DF"/>
  <w16cid:commentId w16cid:paraId="396E7ACE" w16cid:durableId="20FAC6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2D4BF" w14:textId="77777777" w:rsidR="00C61181" w:rsidRDefault="00C61181">
      <w:pPr>
        <w:spacing w:after="0" w:line="240" w:lineRule="auto"/>
      </w:pPr>
      <w:r>
        <w:separator/>
      </w:r>
    </w:p>
  </w:endnote>
  <w:endnote w:type="continuationSeparator" w:id="0">
    <w:p w14:paraId="33767DD9" w14:textId="77777777" w:rsidR="00C61181" w:rsidRDefault="00C611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B24AD0" w:rsidRPr="00632D26" w:rsidRDefault="00B24AD0">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B24AD0" w:rsidRPr="004F14B7" w:rsidRDefault="00B24AD0">
    <w:pPr>
      <w:pStyle w:val="Footer"/>
      <w:rPr>
        <w:rFonts w:cs="Times New Roman"/>
      </w:rPr>
    </w:pPr>
  </w:p>
  <w:p w14:paraId="2A8D51CD" w14:textId="77777777" w:rsidR="00B24AD0" w:rsidRDefault="00B24A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C3EEF" w14:textId="77777777" w:rsidR="00C61181" w:rsidRDefault="00C61181">
      <w:pPr>
        <w:spacing w:after="0" w:line="240" w:lineRule="auto"/>
      </w:pPr>
      <w:r>
        <w:separator/>
      </w:r>
    </w:p>
  </w:footnote>
  <w:footnote w:type="continuationSeparator" w:id="0">
    <w:p w14:paraId="05CCD655" w14:textId="77777777" w:rsidR="00C61181" w:rsidRDefault="00C611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2564"/>
    <w:rsid w:val="00041BF2"/>
    <w:rsid w:val="000466A7"/>
    <w:rsid w:val="00046A2F"/>
    <w:rsid w:val="00050825"/>
    <w:rsid w:val="00056F5A"/>
    <w:rsid w:val="00070CC8"/>
    <w:rsid w:val="000743D4"/>
    <w:rsid w:val="00075BF0"/>
    <w:rsid w:val="00084033"/>
    <w:rsid w:val="00084467"/>
    <w:rsid w:val="00091F33"/>
    <w:rsid w:val="000922BA"/>
    <w:rsid w:val="00092FE7"/>
    <w:rsid w:val="00096823"/>
    <w:rsid w:val="000A02B1"/>
    <w:rsid w:val="000A134E"/>
    <w:rsid w:val="000B3235"/>
    <w:rsid w:val="000B590F"/>
    <w:rsid w:val="000B6973"/>
    <w:rsid w:val="000B7BF9"/>
    <w:rsid w:val="000C0A50"/>
    <w:rsid w:val="000D2732"/>
    <w:rsid w:val="000D37D1"/>
    <w:rsid w:val="000E284A"/>
    <w:rsid w:val="000E3DCB"/>
    <w:rsid w:val="000E405E"/>
    <w:rsid w:val="000E519E"/>
    <w:rsid w:val="000F07F6"/>
    <w:rsid w:val="00103DED"/>
    <w:rsid w:val="00110D0A"/>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2C2E"/>
    <w:rsid w:val="00203F55"/>
    <w:rsid w:val="002131E9"/>
    <w:rsid w:val="002205E6"/>
    <w:rsid w:val="00221E26"/>
    <w:rsid w:val="002234AB"/>
    <w:rsid w:val="002245F9"/>
    <w:rsid w:val="0022761F"/>
    <w:rsid w:val="002303EC"/>
    <w:rsid w:val="00231CF7"/>
    <w:rsid w:val="00236D44"/>
    <w:rsid w:val="0023706F"/>
    <w:rsid w:val="0024423C"/>
    <w:rsid w:val="0025240D"/>
    <w:rsid w:val="002525A1"/>
    <w:rsid w:val="002546F7"/>
    <w:rsid w:val="00254D82"/>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622"/>
    <w:rsid w:val="003B5D90"/>
    <w:rsid w:val="003C055A"/>
    <w:rsid w:val="003C2B9A"/>
    <w:rsid w:val="003C3FC4"/>
    <w:rsid w:val="003C405E"/>
    <w:rsid w:val="003C4BD0"/>
    <w:rsid w:val="003C539D"/>
    <w:rsid w:val="003C5ACA"/>
    <w:rsid w:val="003C5B28"/>
    <w:rsid w:val="003D2047"/>
    <w:rsid w:val="003D306E"/>
    <w:rsid w:val="003D6F1D"/>
    <w:rsid w:val="003E1990"/>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C0EB8"/>
    <w:rsid w:val="004C1B5B"/>
    <w:rsid w:val="004C3221"/>
    <w:rsid w:val="004C4E6F"/>
    <w:rsid w:val="004D2A1D"/>
    <w:rsid w:val="004D4F70"/>
    <w:rsid w:val="004D5625"/>
    <w:rsid w:val="004E7A98"/>
    <w:rsid w:val="004F0EC0"/>
    <w:rsid w:val="004F7E11"/>
    <w:rsid w:val="005067A1"/>
    <w:rsid w:val="00516647"/>
    <w:rsid w:val="00530CE6"/>
    <w:rsid w:val="00535CAC"/>
    <w:rsid w:val="0053646D"/>
    <w:rsid w:val="00537487"/>
    <w:rsid w:val="005418B1"/>
    <w:rsid w:val="005440B7"/>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3327"/>
    <w:rsid w:val="005B3E0A"/>
    <w:rsid w:val="005B5CB9"/>
    <w:rsid w:val="005B7676"/>
    <w:rsid w:val="005B79D2"/>
    <w:rsid w:val="005C06B7"/>
    <w:rsid w:val="005C5C40"/>
    <w:rsid w:val="005C65C6"/>
    <w:rsid w:val="005C7191"/>
    <w:rsid w:val="005C7603"/>
    <w:rsid w:val="005D20CB"/>
    <w:rsid w:val="005D2A50"/>
    <w:rsid w:val="005F0AF2"/>
    <w:rsid w:val="005F0FCE"/>
    <w:rsid w:val="005F485C"/>
    <w:rsid w:val="005F4978"/>
    <w:rsid w:val="00604DCF"/>
    <w:rsid w:val="00606CAF"/>
    <w:rsid w:val="00613195"/>
    <w:rsid w:val="006168DB"/>
    <w:rsid w:val="00616D5C"/>
    <w:rsid w:val="00616E82"/>
    <w:rsid w:val="00616F59"/>
    <w:rsid w:val="006212A8"/>
    <w:rsid w:val="00624B3D"/>
    <w:rsid w:val="00625C12"/>
    <w:rsid w:val="00630636"/>
    <w:rsid w:val="00631984"/>
    <w:rsid w:val="00631C9F"/>
    <w:rsid w:val="006320A8"/>
    <w:rsid w:val="006369F3"/>
    <w:rsid w:val="00642081"/>
    <w:rsid w:val="00646FEE"/>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7C03"/>
    <w:rsid w:val="00AE1B2B"/>
    <w:rsid w:val="00AE2BA4"/>
    <w:rsid w:val="00AE4AA6"/>
    <w:rsid w:val="00AF1465"/>
    <w:rsid w:val="00AF2E61"/>
    <w:rsid w:val="00AF6B03"/>
    <w:rsid w:val="00B00EF0"/>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A0920"/>
    <w:rsid w:val="00CA24C1"/>
    <w:rsid w:val="00CA3C02"/>
    <w:rsid w:val="00CA3E72"/>
    <w:rsid w:val="00CB0719"/>
    <w:rsid w:val="00CB14CC"/>
    <w:rsid w:val="00CB3CAD"/>
    <w:rsid w:val="00CB6E34"/>
    <w:rsid w:val="00CC4CD2"/>
    <w:rsid w:val="00CC65FA"/>
    <w:rsid w:val="00CC6908"/>
    <w:rsid w:val="00CC6D8C"/>
    <w:rsid w:val="00CD3927"/>
    <w:rsid w:val="00CD4F89"/>
    <w:rsid w:val="00CD5B53"/>
    <w:rsid w:val="00CD62BD"/>
    <w:rsid w:val="00CD6B8E"/>
    <w:rsid w:val="00CD79A6"/>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30B1"/>
    <w:rsid w:val="00DC31B5"/>
    <w:rsid w:val="00DC7A03"/>
    <w:rsid w:val="00DD00C0"/>
    <w:rsid w:val="00DD432C"/>
    <w:rsid w:val="00DD441B"/>
    <w:rsid w:val="00DE2903"/>
    <w:rsid w:val="00DE342B"/>
    <w:rsid w:val="00DE7F40"/>
    <w:rsid w:val="00DF000C"/>
    <w:rsid w:val="00DF0274"/>
    <w:rsid w:val="00DF3CBE"/>
    <w:rsid w:val="00E068CC"/>
    <w:rsid w:val="00E10EDC"/>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4080"/>
    <w:rsid w:val="00F1109C"/>
    <w:rsid w:val="00F13F42"/>
    <w:rsid w:val="00F15BC2"/>
    <w:rsid w:val="00F22723"/>
    <w:rsid w:val="00F229B4"/>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66D96-9ED5-4748-80EB-5CABA9C8E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23</TotalTime>
  <Pages>39</Pages>
  <Words>44472</Words>
  <Characters>253492</Characters>
  <Application>Microsoft Office Word</Application>
  <DocSecurity>0</DocSecurity>
  <Lines>2112</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204</cp:revision>
  <dcterms:created xsi:type="dcterms:W3CDTF">2018-12-06T01:50:00Z</dcterms:created>
  <dcterms:modified xsi:type="dcterms:W3CDTF">2019-08-1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